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F7B58" w:rsidRDefault="00BF7B58" w:rsidP="00BF7B5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B16BD">
        <w:rPr>
          <w:rFonts w:ascii="Times New Roman" w:hAnsi="Times New Roman" w:cs="Times New Roman"/>
          <w:b/>
          <w:sz w:val="24"/>
          <w:szCs w:val="24"/>
        </w:rPr>
        <w:t>Supporting Information</w:t>
      </w:r>
    </w:p>
    <w:p w:rsidR="00BF7B58" w:rsidRDefault="00BF7B58" w:rsidP="00BF7B5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B16BD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C53E04E" wp14:editId="18D10899">
            <wp:extent cx="4449533" cy="2934031"/>
            <wp:effectExtent l="0" t="0" r="825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REL &amp; ANL Corn - Blue.jp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8505" cy="2939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8" w:rsidRDefault="00BF7B58" w:rsidP="00BF7B5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rame A</w:t>
      </w:r>
    </w:p>
    <w:p w:rsidR="00BF7B58" w:rsidRDefault="00BF7B58" w:rsidP="00BF7B5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B16BD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26439D84" wp14:editId="0AFE92D2">
            <wp:extent cx="4473652" cy="2949934"/>
            <wp:effectExtent l="0" t="0" r="3175" b="317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REL &amp; ANL Soybeans - Blue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6047" cy="29581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8" w:rsidRDefault="00BF7B58" w:rsidP="00BF7B5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rame B</w:t>
      </w:r>
    </w:p>
    <w:p w:rsidR="00BF7B58" w:rsidRDefault="00BF7B58" w:rsidP="00BF7B5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635328CD" wp14:editId="08512841">
            <wp:extent cx="3066415" cy="664210"/>
            <wp:effectExtent l="0" t="0" r="63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6415" cy="6642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13FB2" w:rsidRPr="00BF7B58" w:rsidRDefault="00BF7B58" w:rsidP="00BF7B5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7</w:t>
      </w:r>
      <w:r w:rsidRPr="005A5CA7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57B88">
        <w:rPr>
          <w:rFonts w:ascii="Times New Roman" w:hAnsi="Times New Roman" w:cs="Times New Roman"/>
          <w:sz w:val="24"/>
          <w:szCs w:val="24"/>
        </w:rPr>
        <w:t xml:space="preserve">Corn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F16DBF">
        <w:rPr>
          <w:rFonts w:ascii="Times New Roman" w:hAnsi="Times New Roman" w:cs="Times New Roman"/>
          <w:sz w:val="24"/>
          <w:szCs w:val="24"/>
        </w:rPr>
        <w:t xml:space="preserve">rain </w:t>
      </w:r>
      <w:r>
        <w:rPr>
          <w:rFonts w:ascii="Times New Roman" w:hAnsi="Times New Roman" w:cs="Times New Roman"/>
          <w:sz w:val="24"/>
          <w:szCs w:val="24"/>
        </w:rPr>
        <w:t xml:space="preserve">(frame A) </w:t>
      </w:r>
      <w:r w:rsidRPr="00F16DBF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F16DBF">
        <w:rPr>
          <w:rFonts w:ascii="Times New Roman" w:hAnsi="Times New Roman" w:cs="Times New Roman"/>
          <w:sz w:val="24"/>
          <w:szCs w:val="24"/>
        </w:rPr>
        <w:t xml:space="preserve">oybean </w:t>
      </w:r>
      <w:r>
        <w:rPr>
          <w:rFonts w:ascii="Times New Roman" w:hAnsi="Times New Roman" w:cs="Times New Roman"/>
          <w:sz w:val="24"/>
          <w:szCs w:val="24"/>
        </w:rPr>
        <w:t>(frame B) g</w:t>
      </w:r>
      <w:r w:rsidRPr="00F16DBF">
        <w:rPr>
          <w:rFonts w:ascii="Times New Roman" w:hAnsi="Times New Roman" w:cs="Times New Roman"/>
          <w:sz w:val="24"/>
          <w:szCs w:val="24"/>
        </w:rPr>
        <w:t xml:space="preserve">reen </w:t>
      </w:r>
      <w:r>
        <w:rPr>
          <w:rFonts w:ascii="Times New Roman" w:hAnsi="Times New Roman" w:cs="Times New Roman"/>
          <w:sz w:val="24"/>
          <w:szCs w:val="24"/>
        </w:rPr>
        <w:t>w</w:t>
      </w:r>
      <w:r w:rsidRPr="00F16DBF">
        <w:rPr>
          <w:rFonts w:ascii="Times New Roman" w:hAnsi="Times New Roman" w:cs="Times New Roman"/>
          <w:sz w:val="24"/>
          <w:szCs w:val="24"/>
        </w:rPr>
        <w:t xml:space="preserve">ater </w:t>
      </w:r>
      <w:r>
        <w:rPr>
          <w:rFonts w:ascii="Times New Roman" w:hAnsi="Times New Roman" w:cs="Times New Roman"/>
          <w:sz w:val="24"/>
          <w:szCs w:val="24"/>
        </w:rPr>
        <w:t>use</w:t>
      </w:r>
      <w:r w:rsidRPr="00F16DBF">
        <w:rPr>
          <w:rFonts w:ascii="Times New Roman" w:hAnsi="Times New Roman" w:cs="Times New Roman"/>
          <w:sz w:val="24"/>
          <w:szCs w:val="24"/>
        </w:rPr>
        <w:t xml:space="preserve"> by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F16DBF">
        <w:rPr>
          <w:rFonts w:ascii="Times New Roman" w:hAnsi="Times New Roman" w:cs="Times New Roman"/>
          <w:sz w:val="24"/>
          <w:szCs w:val="24"/>
        </w:rPr>
        <w:t xml:space="preserve">tate. </w:t>
      </w:r>
      <w:r>
        <w:rPr>
          <w:rFonts w:ascii="Times New Roman" w:hAnsi="Times New Roman" w:cs="Times New Roman"/>
          <w:sz w:val="24"/>
          <w:szCs w:val="24"/>
        </w:rPr>
        <w:t>Green dots represent stations in the NREL data and county average in the ANL data. Box and whisker plots represent the average value along with the 2.5</w:t>
      </w:r>
      <w:r w:rsidRPr="00311D2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>, 25</w:t>
      </w:r>
      <w:r w:rsidRPr="00311D2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>, 50</w:t>
      </w:r>
      <w:r w:rsidRPr="003B16B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>, 75</w:t>
      </w:r>
      <w:r w:rsidRPr="00311D2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>, and 90</w:t>
      </w:r>
      <w:r w:rsidRPr="00311D2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 percentiles. NREL blue water use data represents maximum blue water use to get “full yields”. ANL data is based on USDA survey data.</w:t>
      </w:r>
      <w:r w:rsidRPr="003B16BD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NASS&lt;/Author&gt;&lt;Year&gt;(2013)&lt;/Year&gt;&lt;RecNum&gt;111&lt;/RecNum&gt;&lt;DisplayText&gt;(61)&lt;/DisplayText&gt;&lt;record&gt;&lt;rec-number&gt;111&lt;/rec-number&gt;&lt;foreign-keys&gt;&lt;key app="EN" db-id="vt0rsz0asdtxrzetxr0prw9eexvwt9wxe5tx"&gt;111&lt;/key&gt;&lt;/foreign-keys&gt;&lt;ref-type name="Dataset"&gt;59&lt;/ref-type&gt;&lt;contributors&gt;&lt;authors&gt;&lt;author&gt;NASS,&lt;/author&gt;&lt;/authors&gt;&lt;secondary-authors&gt;&lt;author&gt;Agricultural Statistics Board&lt;/author&gt;&lt;/secondary-authors&gt;&lt;/contributors&gt;&lt;titles&gt;&lt;title&gt;&lt;style face="italic" font="default" size="100%"&gt;Irrigation Survey&lt;/style&gt;&lt;/title&gt;&lt;/titles&gt;&lt;dates&gt;&lt;year&gt;(2013)&lt;/year&gt;&lt;/dates&gt;&lt;pub-location&gt;Washington, D.C.&lt;/pub-location&gt;&lt;publisher&gt;USDA&lt;/publisher&gt;&lt;urls&gt;&lt;related-urls&gt;&lt;url&gt;http://usda.mannlib.cornell.edu/MannUsda/viewDocumentInfo.do?documentID=1251 &lt;/url&gt;&lt;/related-urls&gt;&lt;/urls&gt;&lt;/record&gt;&lt;/Cite&gt;&lt;/EndNote&gt;</w:instrText>
      </w:r>
      <w:r w:rsidRPr="003B16BD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61" w:tooltip="NASS, (2013) #111" w:history="1">
        <w:r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1</w:t>
        </w:r>
      </w:hyperlink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Pr="003B16BD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bookmarkStart w:id="0" w:name="_GoBack"/>
      <w:bookmarkEnd w:id="0"/>
    </w:p>
    <w:sectPr w:rsidR="00C13FB2" w:rsidRPr="00BF7B58" w:rsidSect="002D6718"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F7B58"/>
    <w:rsid w:val="00BF7B58"/>
    <w:rsid w:val="00C13F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F7B58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7B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7B58"/>
    <w:rPr>
      <w:rFonts w:ascii="Tahoma" w:eastAsiaTheme="minorEastAsi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BF7B5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F7B58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7B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7B58"/>
    <w:rPr>
      <w:rFonts w:ascii="Tahoma" w:eastAsiaTheme="minorEastAsi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BF7B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jpg"/><Relationship Id="rId5" Type="http://schemas.openxmlformats.org/officeDocument/2006/relationships/image" Target="media/image1.jp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5</Words>
  <Characters>1118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REL</Company>
  <LinksUpToDate>false</LinksUpToDate>
  <CharactersWithSpaces>13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warner</dc:creator>
  <cp:lastModifiedBy>ewarner</cp:lastModifiedBy>
  <cp:revision>1</cp:revision>
  <dcterms:created xsi:type="dcterms:W3CDTF">2014-08-08T22:53:00Z</dcterms:created>
  <dcterms:modified xsi:type="dcterms:W3CDTF">2014-08-08T22:53:00Z</dcterms:modified>
</cp:coreProperties>
</file>